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r w:rsidRPr="00D51007">
        <w:rPr>
          <w:i/>
        </w:rPr>
        <w:t>Nutritools</w:t>
      </w:r>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fiber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r w:rsidRPr="00AB6F4A">
        <w:rPr>
          <w:i/>
        </w:rPr>
        <w:t>LooseIt</w:t>
      </w:r>
      <w:r>
        <w:t>” or “</w:t>
      </w:r>
      <w:r w:rsidRPr="00AB6F4A">
        <w:rPr>
          <w:i/>
        </w:rPr>
        <w:t>Fooducate</w:t>
      </w:r>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r w:rsidRPr="00072127">
        <w:rPr>
          <w:i/>
        </w:rPr>
        <w:t>SaltSwitch</w:t>
      </w:r>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bookmarkStart w:id="1" w:name="_GoBack"/>
      <w:bookmarkEnd w:id="1"/>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represents an action that fulfills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This should include as many representative phrases as possible.</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between your skill and the user to collect all the information needed to fulfill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r w:rsidRPr="009B500D">
        <w:rPr>
          <w:i/>
        </w:rPr>
        <w:t>fulfillment</w:t>
      </w:r>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fulfillment that processes the intent. The fulfillment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77777777" w:rsidR="002A58A4" w:rsidRDefault="002A58A4" w:rsidP="002A58A4">
      <w:pPr>
        <w:pStyle w:val="Heading3"/>
        <w:numPr>
          <w:ilvl w:val="2"/>
          <w:numId w:val="2"/>
        </w:numPr>
        <w:spacing w:before="120"/>
        <w:jc w:val="both"/>
      </w:pPr>
      <w:r>
        <w:t>Alexa vs Google Home Summary</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0F5CDA">
        <w:tc>
          <w:tcPr>
            <w:tcW w:w="1680" w:type="dxa"/>
          </w:tcPr>
          <w:p w14:paraId="1CF4C59C" w14:textId="77777777" w:rsidR="002A58A4" w:rsidRPr="00BD0845" w:rsidRDefault="002A58A4" w:rsidP="000F5CDA">
            <w:pPr>
              <w:rPr>
                <w:b/>
              </w:rPr>
            </w:pPr>
            <w:r>
              <w:rPr>
                <w:b/>
              </w:rPr>
              <w:t>Description</w:t>
            </w:r>
          </w:p>
        </w:tc>
        <w:tc>
          <w:tcPr>
            <w:tcW w:w="1680" w:type="dxa"/>
          </w:tcPr>
          <w:p w14:paraId="754DB302" w14:textId="77777777" w:rsidR="002A58A4" w:rsidRPr="00E2185E" w:rsidRDefault="002A58A4" w:rsidP="000F5CDA">
            <w:pPr>
              <w:rPr>
                <w:b/>
              </w:rPr>
            </w:pPr>
            <w:r>
              <w:rPr>
                <w:b/>
              </w:rPr>
              <w:t>Alexa</w:t>
            </w:r>
          </w:p>
        </w:tc>
        <w:tc>
          <w:tcPr>
            <w:tcW w:w="1680" w:type="dxa"/>
          </w:tcPr>
          <w:p w14:paraId="40D93C8D" w14:textId="77777777" w:rsidR="002A58A4" w:rsidRPr="00E2185E" w:rsidRDefault="002A58A4" w:rsidP="000F5CDA">
            <w:pPr>
              <w:rPr>
                <w:b/>
              </w:rPr>
            </w:pPr>
            <w:r w:rsidRPr="00E2185E">
              <w:rPr>
                <w:b/>
              </w:rPr>
              <w:t>Google Home</w:t>
            </w:r>
          </w:p>
        </w:tc>
      </w:tr>
      <w:tr w:rsidR="002A58A4" w14:paraId="43F4BCE6" w14:textId="77777777" w:rsidTr="000F5CDA">
        <w:tc>
          <w:tcPr>
            <w:tcW w:w="1680" w:type="dxa"/>
          </w:tcPr>
          <w:p w14:paraId="1231FABA" w14:textId="77777777" w:rsidR="002A58A4" w:rsidRDefault="002A58A4" w:rsidP="000F5CDA">
            <w:r>
              <w:t>Invocation</w:t>
            </w:r>
          </w:p>
        </w:tc>
        <w:tc>
          <w:tcPr>
            <w:tcW w:w="1680" w:type="dxa"/>
          </w:tcPr>
          <w:p w14:paraId="226C79E1" w14:textId="77777777" w:rsidR="002A58A4" w:rsidRDefault="002A58A4" w:rsidP="000F5CDA">
            <w:r>
              <w:t xml:space="preserve">Predefined </w:t>
            </w:r>
          </w:p>
        </w:tc>
        <w:tc>
          <w:tcPr>
            <w:tcW w:w="1680" w:type="dxa"/>
          </w:tcPr>
          <w:p w14:paraId="368C6B14" w14:textId="77777777" w:rsidR="002A58A4" w:rsidRDefault="002A58A4" w:rsidP="000F5CDA">
            <w:r>
              <w:t>Custom</w:t>
            </w:r>
          </w:p>
        </w:tc>
      </w:tr>
      <w:tr w:rsidR="002A58A4" w14:paraId="5247515B" w14:textId="77777777" w:rsidTr="000F5CDA">
        <w:tc>
          <w:tcPr>
            <w:tcW w:w="1680" w:type="dxa"/>
          </w:tcPr>
          <w:p w14:paraId="1EFFAD35" w14:textId="77777777" w:rsidR="002A58A4" w:rsidRDefault="002A58A4" w:rsidP="000F5CDA">
            <w:r>
              <w:t>Conversation framework</w:t>
            </w:r>
          </w:p>
        </w:tc>
        <w:tc>
          <w:tcPr>
            <w:tcW w:w="1680" w:type="dxa"/>
          </w:tcPr>
          <w:p w14:paraId="51A48213" w14:textId="77777777" w:rsidR="002A58A4" w:rsidRDefault="002A58A4" w:rsidP="000F5CDA">
            <w:r>
              <w:t>JSON</w:t>
            </w:r>
          </w:p>
        </w:tc>
        <w:tc>
          <w:tcPr>
            <w:tcW w:w="1680" w:type="dxa"/>
          </w:tcPr>
          <w:p w14:paraId="2F1EF91B" w14:textId="77777777" w:rsidR="002A58A4" w:rsidRDefault="002A58A4" w:rsidP="000F5CDA">
            <w:r>
              <w:t>JSON</w:t>
            </w:r>
          </w:p>
        </w:tc>
      </w:tr>
      <w:tr w:rsidR="002A58A4" w14:paraId="03E5C878" w14:textId="77777777" w:rsidTr="000F5CDA">
        <w:tc>
          <w:tcPr>
            <w:tcW w:w="1680" w:type="dxa"/>
          </w:tcPr>
          <w:p w14:paraId="1508F404" w14:textId="77777777" w:rsidR="002A58A4" w:rsidRDefault="002A58A4" w:rsidP="000F5CDA">
            <w:r>
              <w:t>Defining JSON data</w:t>
            </w:r>
          </w:p>
        </w:tc>
        <w:tc>
          <w:tcPr>
            <w:tcW w:w="1680" w:type="dxa"/>
          </w:tcPr>
          <w:p w14:paraId="1385FCC5" w14:textId="77777777" w:rsidR="002A58A4" w:rsidRDefault="002A58A4" w:rsidP="000F5CDA">
            <w:r>
              <w:t>Developer platform only</w:t>
            </w:r>
          </w:p>
        </w:tc>
        <w:tc>
          <w:tcPr>
            <w:tcW w:w="1680" w:type="dxa"/>
          </w:tcPr>
          <w:p w14:paraId="163ED7B4" w14:textId="77777777" w:rsidR="002A58A4" w:rsidRDefault="002A58A4" w:rsidP="000F5CDA">
            <w:r>
              <w:t>Separate JSON file</w:t>
            </w:r>
          </w:p>
        </w:tc>
      </w:tr>
      <w:tr w:rsidR="002A58A4" w14:paraId="321D87E5" w14:textId="77777777" w:rsidTr="000F5CDA">
        <w:tc>
          <w:tcPr>
            <w:tcW w:w="1680" w:type="dxa"/>
          </w:tcPr>
          <w:p w14:paraId="2148604A" w14:textId="77777777" w:rsidR="002A58A4" w:rsidRDefault="002A58A4" w:rsidP="000F5CDA">
            <w:r>
              <w:t>Switching intents mid-conversation</w:t>
            </w:r>
          </w:p>
        </w:tc>
        <w:tc>
          <w:tcPr>
            <w:tcW w:w="1680" w:type="dxa"/>
          </w:tcPr>
          <w:p w14:paraId="70A2AF4D" w14:textId="77777777" w:rsidR="002A58A4" w:rsidRDefault="002A58A4" w:rsidP="000F5CDA">
            <w:r>
              <w:t xml:space="preserve">Easy to customize  </w:t>
            </w:r>
          </w:p>
        </w:tc>
        <w:tc>
          <w:tcPr>
            <w:tcW w:w="1680" w:type="dxa"/>
          </w:tcPr>
          <w:p w14:paraId="2C2C148F" w14:textId="77777777" w:rsidR="002A58A4" w:rsidRDefault="002A58A4" w:rsidP="000F5CDA">
            <w:r>
              <w:t xml:space="preserve">Difficult to customize </w:t>
            </w:r>
          </w:p>
        </w:tc>
      </w:tr>
      <w:tr w:rsidR="002A58A4" w14:paraId="6345F56C" w14:textId="77777777" w:rsidTr="000F5CDA">
        <w:tc>
          <w:tcPr>
            <w:tcW w:w="1680" w:type="dxa"/>
          </w:tcPr>
          <w:p w14:paraId="31F31CC8" w14:textId="77777777" w:rsidR="002A58A4" w:rsidRDefault="002A58A4" w:rsidP="000F5CDA">
            <w:r>
              <w:t>Webhook end points</w:t>
            </w:r>
          </w:p>
        </w:tc>
        <w:tc>
          <w:tcPr>
            <w:tcW w:w="1680" w:type="dxa"/>
          </w:tcPr>
          <w:p w14:paraId="56A3EE29" w14:textId="77777777" w:rsidR="002A58A4" w:rsidRDefault="002A58A4" w:rsidP="000F5CDA">
            <w:r>
              <w:t>One</w:t>
            </w:r>
          </w:p>
        </w:tc>
        <w:tc>
          <w:tcPr>
            <w:tcW w:w="1680" w:type="dxa"/>
          </w:tcPr>
          <w:p w14:paraId="69F47C00" w14:textId="77777777" w:rsidR="002A58A4" w:rsidRDefault="002A58A4" w:rsidP="000F5CDA">
            <w:r>
              <w:t>Multiple</w:t>
            </w:r>
          </w:p>
        </w:tc>
      </w:tr>
      <w:tr w:rsidR="002A58A4" w14:paraId="7CED70F9" w14:textId="77777777" w:rsidTr="000F5CDA">
        <w:tc>
          <w:tcPr>
            <w:tcW w:w="1680" w:type="dxa"/>
          </w:tcPr>
          <w:p w14:paraId="0DE51FE2" w14:textId="77777777" w:rsidR="002A58A4" w:rsidRDefault="002A58A4" w:rsidP="000F5CDA">
            <w:r>
              <w:t>Security</w:t>
            </w:r>
          </w:p>
        </w:tc>
        <w:tc>
          <w:tcPr>
            <w:tcW w:w="1680" w:type="dxa"/>
          </w:tcPr>
          <w:p w14:paraId="2A04C6F1" w14:textId="77777777" w:rsidR="002A58A4" w:rsidRDefault="002A58A4" w:rsidP="000F5CDA">
            <w:r>
              <w:t>OAuth2</w:t>
            </w:r>
          </w:p>
        </w:tc>
        <w:tc>
          <w:tcPr>
            <w:tcW w:w="1680" w:type="dxa"/>
          </w:tcPr>
          <w:p w14:paraId="1450DAFA" w14:textId="77777777" w:rsidR="002A58A4" w:rsidRDefault="002A58A4" w:rsidP="000F5CDA">
            <w:r>
              <w:t>OAuth2</w:t>
            </w:r>
          </w:p>
        </w:tc>
      </w:tr>
      <w:tr w:rsidR="002A58A4" w14:paraId="6FB4425E" w14:textId="77777777" w:rsidTr="000F5CDA">
        <w:tc>
          <w:tcPr>
            <w:tcW w:w="1680" w:type="dxa"/>
          </w:tcPr>
          <w:p w14:paraId="3C13FD96" w14:textId="77777777" w:rsidR="002A58A4" w:rsidRDefault="002A58A4" w:rsidP="000F5CDA">
            <w:r>
              <w:t>Price</w:t>
            </w:r>
          </w:p>
        </w:tc>
        <w:tc>
          <w:tcPr>
            <w:tcW w:w="1680" w:type="dxa"/>
          </w:tcPr>
          <w:p w14:paraId="65F44A84" w14:textId="77777777" w:rsidR="002A58A4" w:rsidRDefault="002A58A4" w:rsidP="000F5CDA">
            <w:r>
              <w:t>£29.00</w:t>
            </w:r>
            <w:r>
              <w:rPr>
                <w:rStyle w:val="EndnoteReference"/>
              </w:rPr>
              <w:endnoteReference w:id="20"/>
            </w:r>
          </w:p>
        </w:tc>
        <w:tc>
          <w:tcPr>
            <w:tcW w:w="1680" w:type="dxa"/>
          </w:tcPr>
          <w:p w14:paraId="67DBA0CA" w14:textId="77777777" w:rsidR="002A58A4" w:rsidRDefault="002A58A4" w:rsidP="000F5CDA">
            <w:r>
              <w:t>£29.99</w:t>
            </w:r>
            <w:r>
              <w:rPr>
                <w:rStyle w:val="EndnoteReference"/>
              </w:rPr>
              <w:endnoteReference w:id="21"/>
            </w:r>
          </w:p>
        </w:tc>
      </w:tr>
    </w:tbl>
    <w:p w14:paraId="7162F9F2" w14:textId="77777777" w:rsidR="002A58A4" w:rsidRDefault="002A58A4" w:rsidP="002A58A4">
      <w:r>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w:t>
      </w:r>
      <w:r>
        <w:lastRenderedPageBreak/>
        <w:t>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p>
    <w:p w14:paraId="315F70A5" w14:textId="254FEFD6" w:rsidR="002A58A4" w:rsidRDefault="002A58A4" w:rsidP="005B7ECF">
      <w:pPr>
        <w:rPr>
          <w:color w:val="000000" w:themeColor="text1"/>
          <w:shd w:val="clear" w:color="auto" w:fill="FFFFFF"/>
        </w:rPr>
      </w:pPr>
    </w:p>
    <w:p w14:paraId="06B0ADE0" w14:textId="77777777" w:rsidR="002A58A4" w:rsidRDefault="002A58A4"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5"/>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26"/>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lastRenderedPageBreak/>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3"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3"/>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lastRenderedPageBreak/>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4"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4"/>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6"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6"/>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lastRenderedPageBreak/>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7"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7"/>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lastRenderedPageBreak/>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lastRenderedPageBreak/>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9"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9"/>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1"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1"/>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w:t>
      </w:r>
      <w:r>
        <w:lastRenderedPageBreak/>
        <w:t xml:space="preserve">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19A7D171"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2" w:name="_Ref15990516"/>
                              <w:bookmarkStart w:id="13"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2"/>
                              <w:r>
                                <w:t>: Final Slots with Value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4" w:name="_Ref15990516"/>
                        <w:bookmarkStart w:id="15"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4"/>
                        <w:r>
                          <w:t>: Final Slots with Values</w:t>
                        </w:r>
                        <w:bookmarkEnd w:id="15"/>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6" w:name="_Ref15991605"/>
                              <w:bookmarkStart w:id="17"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6"/>
                              <w:r>
                                <w:t>: Sample Slot Value with Synonym</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8" w:name="_Ref15991605"/>
                        <w:bookmarkStart w:id="19"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8"/>
                        <w:r>
                          <w:t>: Sample Slot Value with Synonym</w:t>
                        </w:r>
                        <w:bookmarkEnd w:id="19"/>
                      </w:p>
                    </w:txbxContent>
                  </v:textbox>
                </v:shape>
                <w10:wrap type="square"/>
              </v:group>
            </w:pict>
          </mc:Fallback>
        </mc:AlternateContent>
      </w:r>
      <w:r w:rsidR="001E707B">
        <w:t>However, looking closely at certain slot values, they do not make complete sense. The value for ‘</w:t>
      </w:r>
      <w:r w:rsidR="001E707B" w:rsidRPr="00FD69D6">
        <w:rPr>
          <w:i/>
          <w:iCs/>
        </w:rPr>
        <w:t>amountFood’</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r w:rsidR="001E707B" w:rsidRPr="00FD69D6">
        <w:rPr>
          <w:i/>
          <w:iCs/>
        </w:rPr>
        <w:t>amountDrink’</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w:lastRenderedPageBreak/>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1"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1"/>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3"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3"/>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w:t>
      </w:r>
      <w:r w:rsidR="00596194">
        <w:lastRenderedPageBreak/>
        <w:t xml:space="preserve">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5"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5"/>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6" w:name="_Ref16765773"/>
      <w:r>
        <w:t>Creating a custom Web Server</w:t>
      </w:r>
      <w:bookmarkEnd w:id="26"/>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7"/>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JavaServer </w:t>
      </w:r>
      <w:r w:rsidR="00092FCF" w:rsidRPr="008D16DA">
        <w:rPr>
          <w:rFonts w:ascii="Calibri" w:eastAsia="Times New Roman" w:hAnsi="Calibri" w:cs="Calibri"/>
          <w:i/>
          <w:iCs/>
          <w:lang w:eastAsia="en-GB"/>
        </w:rPr>
        <w:lastRenderedPageBreak/>
        <w:t>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28"/>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8"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8"/>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29"/>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30"/>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31"/>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2"/>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lastRenderedPageBreak/>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30"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30"/>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3"/>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r>
      <w:r w:rsidRPr="00F26CB6">
        <w:rPr>
          <w:rFonts w:ascii="Menlo" w:hAnsi="Menlo" w:cs="Menlo"/>
          <w:color w:val="E8BF6A"/>
          <w:sz w:val="18"/>
          <w:szCs w:val="18"/>
          <w:lang w:val="en-US"/>
        </w:rPr>
        <w:lastRenderedPageBreak/>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2"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2"/>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w:t>
      </w:r>
      <w:r>
        <w:lastRenderedPageBreak/>
        <w:t xml:space="preserve">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4"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4"/>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6"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6"/>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lastRenderedPageBreak/>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lastRenderedPageBreak/>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8"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8"/>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lastRenderedPageBreak/>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40"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40"/>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lastRenderedPageBreak/>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1" w:name="_Ref16505003"/>
      <w:r>
        <w:t>Speech input in typed form</w:t>
      </w:r>
      <w:bookmarkEnd w:id="41"/>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lastRenderedPageBreak/>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Tomorrow morning I am going to have a bowl of porridge with raspberries and honey”</w:t>
            </w:r>
          </w:p>
        </w:tc>
        <w:tc>
          <w:tcPr>
            <w:tcW w:w="1233" w:type="dxa"/>
          </w:tcPr>
          <w:p w14:paraId="28A92F76" w14:textId="6A4143F5" w:rsidR="009C796F" w:rsidRDefault="00E3601A" w:rsidP="009C796F">
            <w:r>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Had conversation but skill did not provide a valid response</w:t>
            </w:r>
          </w:p>
        </w:tc>
      </w:tr>
    </w:tbl>
    <w:p w14:paraId="65C066FB" w14:textId="10B7025F" w:rsidR="00D31F11" w:rsidRDefault="00DD4116" w:rsidP="00DD4116">
      <w:pPr>
        <w:pStyle w:val="Caption"/>
      </w:pPr>
      <w:bookmarkStart w:id="42" w:name="_Ref16503500"/>
      <w:r>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2"/>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4"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4"/>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w:t>
      </w:r>
      <w:r w:rsidR="00415038">
        <w:lastRenderedPageBreak/>
        <w:t xml:space="preserve">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I had sugar-free muesli oat milk raspberries and strawberries for breakfast”</w:t>
            </w:r>
          </w:p>
        </w:tc>
        <w:tc>
          <w:tcPr>
            <w:tcW w:w="1119" w:type="dxa"/>
          </w:tcPr>
          <w:p w14:paraId="350DE9F4" w14:textId="77777777" w:rsidR="00F5060C" w:rsidRDefault="00F5060C" w:rsidP="0033572B">
            <w:r>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lastRenderedPageBreak/>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Tomorrow morning I am going to have a bowl of porridge with raspberrie</w:t>
            </w:r>
            <w:r w:rsidRPr="00D80EE5">
              <w:rPr>
                <w:i/>
                <w:iCs/>
              </w:rPr>
              <w:lastRenderedPageBreak/>
              <w:t>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5" w:name="_Ref16767574"/>
      <w:r>
        <w:t>HTTPS Support</w:t>
      </w:r>
      <w:bookmarkEnd w:id="45"/>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4"/>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5"/>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6"/>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7"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7"/>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9"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9"/>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7"/>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38"/>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39"/>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1"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1"/>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3"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3"/>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BA46670" w:rsidR="00D977C9" w:rsidRDefault="00D977C9" w:rsidP="00E90288">
      <w:pPr>
        <w:rPr>
          <w:lang w:val="de-DE"/>
        </w:rPr>
      </w:pPr>
    </w:p>
    <w:p w14:paraId="2CFAB254" w14:textId="2897F99D" w:rsidR="000977AB" w:rsidRDefault="000977AB" w:rsidP="00E90288">
      <w:pPr>
        <w:rPr>
          <w:lang w:val="de-DE"/>
        </w:rPr>
      </w:pPr>
    </w:p>
    <w:p w14:paraId="694FBF3E" w14:textId="3368AB1B" w:rsidR="000977AB" w:rsidRDefault="000977AB" w:rsidP="00E90288">
      <w:pPr>
        <w:rPr>
          <w:lang w:val="de-DE"/>
        </w:rPr>
      </w:pP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lastRenderedPageBreak/>
        <w:t>Project Management</w:t>
      </w:r>
      <w:r w:rsidR="00674C7B">
        <w:rPr>
          <w:lang w:val="de-DE"/>
        </w:rPr>
        <w:t xml:space="preserve"> and Software Tools</w:t>
      </w:r>
    </w:p>
    <w:p w14:paraId="7EA478C1" w14:textId="0F1E94FA" w:rsidR="00710298" w:rsidRPr="00710298" w:rsidRDefault="00710298" w:rsidP="00710298">
      <w:pPr>
        <w:pStyle w:val="Heading2"/>
        <w:numPr>
          <w:ilvl w:val="1"/>
          <w:numId w:val="2"/>
        </w:numPr>
        <w:rPr>
          <w:lang w:val="de-DE"/>
        </w:rPr>
      </w:pPr>
      <w:r>
        <w:rPr>
          <w:lang w:val="de-DE"/>
        </w:rPr>
        <w:t>Intellij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r w:rsidR="00B3704A" w:rsidRPr="00E03189">
        <w:rPr>
          <w:i/>
          <w:iCs/>
        </w:rPr>
        <w:t>Intellij</w:t>
      </w:r>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Intellij allows creation of Maven projects, which particularly useful for adding dependencies through a pom.xml file</w:t>
      </w:r>
      <w:r w:rsidR="00983CBF">
        <w:t xml:space="preserve">. </w:t>
      </w:r>
      <w:r w:rsidR="00D57AE3">
        <w:t xml:space="preserve">Intellij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0"/>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1"/>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489DB" w14:textId="77777777" w:rsidR="001F5ADA" w:rsidRDefault="001F5ADA" w:rsidP="003C242F">
      <w:r>
        <w:separator/>
      </w:r>
    </w:p>
  </w:endnote>
  <w:endnote w:type="continuationSeparator" w:id="0">
    <w:p w14:paraId="036A368E" w14:textId="77777777" w:rsidR="001F5ADA" w:rsidRDefault="001F5ADA" w:rsidP="003C242F">
      <w:r>
        <w:continuationSeparator/>
      </w:r>
    </w:p>
  </w:endnote>
  <w:endnote w:id="1">
    <w:p w14:paraId="18D0EED4" w14:textId="77777777" w:rsidR="00D4298C" w:rsidRPr="007E4C70" w:rsidRDefault="00D4298C"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224229" w:rsidRPr="00626F8E" w:rsidRDefault="00224229"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England, C., Lawlor, D., Lewcock,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224229" w:rsidRPr="00D51007" w:rsidRDefault="00224229"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r w:rsidRPr="00D51007">
        <w:rPr>
          <w:rFonts w:ascii="Times New Roman" w:hAnsi="Times New Roman"/>
          <w:color w:val="000000"/>
          <w:sz w:val="20"/>
        </w:rPr>
        <w:t>Warthon-Medina, M., Hooson, J., Hancock, N., Hutchinson, J., Vargas-Garcia, E., Gibson, L., Bush, L., Greathead, K., Knowles, B., Margetts, B., Robinson, S., Ness, A., Alwan, N., Wark, P., Roe, M., Finglas, P., Steer, T., Page, P., Key, T., Johnson, L., Roberts, K., Amoutzopoulos,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9348DF" w:rsidRPr="00E5208F" w:rsidRDefault="009348DF"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Eyles, H., McLean, R., Neal, B., Doughty, R., Jiang, Y. and Mhurchu, C. (2014). Using mobile technology to support lower-salt food choices for people with cardiovascular disease: protocol for the SaltSwitch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Are Webhooks?</w:t>
      </w:r>
      <w:r w:rsidRPr="007E4C70">
        <w:rPr>
          <w:rFonts w:ascii="Times New Roman" w:hAnsi="Times New Roman"/>
          <w:color w:val="000000"/>
          <w:sz w:val="20"/>
        </w:rPr>
        <w:t>. [online] Available at: https://zapier.com/blog/what-are-webhooks/ [Accessed 25 Apr. 2019].</w:t>
      </w:r>
    </w:p>
  </w:endnote>
  <w:endnote w:id="17">
    <w:p w14:paraId="3B3B7A6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Overview  |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2A58A4" w:rsidRPr="00B87C66" w:rsidRDefault="002A58A4"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Lawlor, D., Lewcock, M., Rena-Jones, L., Rollings,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r w:rsidRPr="00B87C66">
        <w:rPr>
          <w:rFonts w:ascii="Times New Roman" w:hAnsi="Times New Roman"/>
          <w:i/>
          <w:iCs/>
          <w:color w:val="000000"/>
          <w:sz w:val="20"/>
        </w:rPr>
        <w:t>Wellcome Open Research</w:t>
      </w:r>
      <w:r w:rsidRPr="00B87C66">
        <w:rPr>
          <w:rFonts w:ascii="Times New Roman" w:hAnsi="Times New Roman"/>
          <w:color w:val="000000"/>
          <w:sz w:val="20"/>
        </w:rPr>
        <w:t>, 4, p.36.</w:t>
      </w:r>
    </w:p>
  </w:endnote>
  <w:endnote w:id="23">
    <w:p w14:paraId="2C37938C"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6">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7">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28">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29">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0">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1">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2">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3">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4">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5">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6">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7">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38">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39">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0">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1">
    <w:p w14:paraId="6C59E161" w14:textId="6CE9091F" w:rsidR="00CC3D17" w:rsidRPr="00CC3D17" w:rsidRDefault="00CC3D17">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5F020" w14:textId="77777777" w:rsidR="001F5ADA" w:rsidRDefault="001F5ADA" w:rsidP="003C242F">
      <w:r>
        <w:separator/>
      </w:r>
    </w:p>
  </w:footnote>
  <w:footnote w:type="continuationSeparator" w:id="0">
    <w:p w14:paraId="00272B24" w14:textId="77777777" w:rsidR="001F5ADA" w:rsidRDefault="001F5ADA"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83DA4"/>
    <w:rsid w:val="00092D8C"/>
    <w:rsid w:val="00092FCF"/>
    <w:rsid w:val="000977AB"/>
    <w:rsid w:val="000A162B"/>
    <w:rsid w:val="000A6B02"/>
    <w:rsid w:val="000A6D7E"/>
    <w:rsid w:val="000A742F"/>
    <w:rsid w:val="000B6C32"/>
    <w:rsid w:val="000C22B8"/>
    <w:rsid w:val="000C2789"/>
    <w:rsid w:val="000D2ED9"/>
    <w:rsid w:val="000D71AE"/>
    <w:rsid w:val="000E23C0"/>
    <w:rsid w:val="000E6331"/>
    <w:rsid w:val="000E63F3"/>
    <w:rsid w:val="000E7748"/>
    <w:rsid w:val="00101A8E"/>
    <w:rsid w:val="00102D5A"/>
    <w:rsid w:val="00103CEE"/>
    <w:rsid w:val="00104FE0"/>
    <w:rsid w:val="00113C81"/>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94CA4"/>
    <w:rsid w:val="00195448"/>
    <w:rsid w:val="00197943"/>
    <w:rsid w:val="001A1EB1"/>
    <w:rsid w:val="001A5E4B"/>
    <w:rsid w:val="001B1FF0"/>
    <w:rsid w:val="001B2DB4"/>
    <w:rsid w:val="001B4918"/>
    <w:rsid w:val="001C0761"/>
    <w:rsid w:val="001C0AED"/>
    <w:rsid w:val="001D4168"/>
    <w:rsid w:val="001D5B9B"/>
    <w:rsid w:val="001D72BB"/>
    <w:rsid w:val="001E08D5"/>
    <w:rsid w:val="001E707B"/>
    <w:rsid w:val="001F2D45"/>
    <w:rsid w:val="001F517A"/>
    <w:rsid w:val="001F5ADA"/>
    <w:rsid w:val="001F6976"/>
    <w:rsid w:val="001F7CDD"/>
    <w:rsid w:val="00203F01"/>
    <w:rsid w:val="0021103B"/>
    <w:rsid w:val="002113A7"/>
    <w:rsid w:val="00213B32"/>
    <w:rsid w:val="00214D59"/>
    <w:rsid w:val="002172F8"/>
    <w:rsid w:val="00222025"/>
    <w:rsid w:val="002229F8"/>
    <w:rsid w:val="00224229"/>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58A4"/>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16BC6"/>
    <w:rsid w:val="003261C5"/>
    <w:rsid w:val="003262F2"/>
    <w:rsid w:val="003317C0"/>
    <w:rsid w:val="003347AC"/>
    <w:rsid w:val="00334A02"/>
    <w:rsid w:val="00334BC4"/>
    <w:rsid w:val="0033572B"/>
    <w:rsid w:val="003444AC"/>
    <w:rsid w:val="00344AF9"/>
    <w:rsid w:val="00345767"/>
    <w:rsid w:val="00347826"/>
    <w:rsid w:val="003549AF"/>
    <w:rsid w:val="00365687"/>
    <w:rsid w:val="00373814"/>
    <w:rsid w:val="003807DD"/>
    <w:rsid w:val="00381078"/>
    <w:rsid w:val="00382293"/>
    <w:rsid w:val="003869B9"/>
    <w:rsid w:val="00390EAA"/>
    <w:rsid w:val="00394083"/>
    <w:rsid w:val="003957C9"/>
    <w:rsid w:val="00396552"/>
    <w:rsid w:val="003A1940"/>
    <w:rsid w:val="003A1F07"/>
    <w:rsid w:val="003A207A"/>
    <w:rsid w:val="003B5230"/>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75977"/>
    <w:rsid w:val="004804BC"/>
    <w:rsid w:val="00485ED5"/>
    <w:rsid w:val="004907DA"/>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46C04"/>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342D"/>
    <w:rsid w:val="005B43CB"/>
    <w:rsid w:val="005B7ECF"/>
    <w:rsid w:val="005C7151"/>
    <w:rsid w:val="005D45A4"/>
    <w:rsid w:val="005E0E8B"/>
    <w:rsid w:val="005E51CC"/>
    <w:rsid w:val="005F15EB"/>
    <w:rsid w:val="005F1675"/>
    <w:rsid w:val="005F334A"/>
    <w:rsid w:val="005F4E40"/>
    <w:rsid w:val="005F4EAF"/>
    <w:rsid w:val="005F71F0"/>
    <w:rsid w:val="005F7B5D"/>
    <w:rsid w:val="006017F1"/>
    <w:rsid w:val="0060370D"/>
    <w:rsid w:val="00606928"/>
    <w:rsid w:val="00610449"/>
    <w:rsid w:val="00611E6E"/>
    <w:rsid w:val="00612EB1"/>
    <w:rsid w:val="00627D22"/>
    <w:rsid w:val="006309CE"/>
    <w:rsid w:val="00632357"/>
    <w:rsid w:val="0063768B"/>
    <w:rsid w:val="006433E3"/>
    <w:rsid w:val="00647987"/>
    <w:rsid w:val="006520DC"/>
    <w:rsid w:val="00655DE6"/>
    <w:rsid w:val="00656B21"/>
    <w:rsid w:val="00670C9E"/>
    <w:rsid w:val="00674C7B"/>
    <w:rsid w:val="00676736"/>
    <w:rsid w:val="006906C5"/>
    <w:rsid w:val="00690DB5"/>
    <w:rsid w:val="00690E0A"/>
    <w:rsid w:val="00691C2D"/>
    <w:rsid w:val="00696308"/>
    <w:rsid w:val="006A303E"/>
    <w:rsid w:val="006A42C9"/>
    <w:rsid w:val="006A4CA6"/>
    <w:rsid w:val="006B61D1"/>
    <w:rsid w:val="006B6E00"/>
    <w:rsid w:val="006C1825"/>
    <w:rsid w:val="006C75D3"/>
    <w:rsid w:val="006D021C"/>
    <w:rsid w:val="006D465B"/>
    <w:rsid w:val="006D5936"/>
    <w:rsid w:val="006E117F"/>
    <w:rsid w:val="006E2579"/>
    <w:rsid w:val="006E7093"/>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2779"/>
    <w:rsid w:val="00733795"/>
    <w:rsid w:val="007460D0"/>
    <w:rsid w:val="00751853"/>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2C49"/>
    <w:rsid w:val="007F312D"/>
    <w:rsid w:val="007F487E"/>
    <w:rsid w:val="0080044F"/>
    <w:rsid w:val="00806B94"/>
    <w:rsid w:val="00812C83"/>
    <w:rsid w:val="008252EF"/>
    <w:rsid w:val="0082550E"/>
    <w:rsid w:val="0082670E"/>
    <w:rsid w:val="00827D45"/>
    <w:rsid w:val="00830DFC"/>
    <w:rsid w:val="00832370"/>
    <w:rsid w:val="00835D91"/>
    <w:rsid w:val="008402F7"/>
    <w:rsid w:val="008419ED"/>
    <w:rsid w:val="008444BB"/>
    <w:rsid w:val="00844BBD"/>
    <w:rsid w:val="00851A0B"/>
    <w:rsid w:val="00852393"/>
    <w:rsid w:val="00857A33"/>
    <w:rsid w:val="00860596"/>
    <w:rsid w:val="008607AB"/>
    <w:rsid w:val="0086223E"/>
    <w:rsid w:val="00863B15"/>
    <w:rsid w:val="00863E97"/>
    <w:rsid w:val="008650DB"/>
    <w:rsid w:val="0087093D"/>
    <w:rsid w:val="008742CA"/>
    <w:rsid w:val="00876A44"/>
    <w:rsid w:val="0088492A"/>
    <w:rsid w:val="00884B5A"/>
    <w:rsid w:val="00887782"/>
    <w:rsid w:val="008910CE"/>
    <w:rsid w:val="00892243"/>
    <w:rsid w:val="00893D8B"/>
    <w:rsid w:val="008977BB"/>
    <w:rsid w:val="008A108D"/>
    <w:rsid w:val="008A5814"/>
    <w:rsid w:val="008A67EC"/>
    <w:rsid w:val="008B0BBA"/>
    <w:rsid w:val="008B221C"/>
    <w:rsid w:val="008B35E9"/>
    <w:rsid w:val="008C039A"/>
    <w:rsid w:val="008C3708"/>
    <w:rsid w:val="008C45D6"/>
    <w:rsid w:val="008D13ED"/>
    <w:rsid w:val="008D16DA"/>
    <w:rsid w:val="008D3169"/>
    <w:rsid w:val="008D5880"/>
    <w:rsid w:val="008D7C10"/>
    <w:rsid w:val="008E37E4"/>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61B30"/>
    <w:rsid w:val="0096320E"/>
    <w:rsid w:val="00965A4B"/>
    <w:rsid w:val="009715B4"/>
    <w:rsid w:val="009749E7"/>
    <w:rsid w:val="009771DB"/>
    <w:rsid w:val="00977852"/>
    <w:rsid w:val="0098037F"/>
    <w:rsid w:val="009807EA"/>
    <w:rsid w:val="00981A68"/>
    <w:rsid w:val="00983CBF"/>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3318"/>
    <w:rsid w:val="00A6649D"/>
    <w:rsid w:val="00A731E5"/>
    <w:rsid w:val="00A83C8E"/>
    <w:rsid w:val="00A84742"/>
    <w:rsid w:val="00A85A63"/>
    <w:rsid w:val="00A879B3"/>
    <w:rsid w:val="00A93019"/>
    <w:rsid w:val="00A93CED"/>
    <w:rsid w:val="00A97440"/>
    <w:rsid w:val="00A97924"/>
    <w:rsid w:val="00AB38E3"/>
    <w:rsid w:val="00AB45FE"/>
    <w:rsid w:val="00AB5682"/>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A0"/>
    <w:rsid w:val="00B55E27"/>
    <w:rsid w:val="00B5632F"/>
    <w:rsid w:val="00B5731B"/>
    <w:rsid w:val="00B66C8B"/>
    <w:rsid w:val="00B80FBC"/>
    <w:rsid w:val="00B822CB"/>
    <w:rsid w:val="00B831D6"/>
    <w:rsid w:val="00B92537"/>
    <w:rsid w:val="00B93968"/>
    <w:rsid w:val="00B96911"/>
    <w:rsid w:val="00B96B00"/>
    <w:rsid w:val="00BA58B1"/>
    <w:rsid w:val="00BA61E9"/>
    <w:rsid w:val="00BB0DAF"/>
    <w:rsid w:val="00BB1B64"/>
    <w:rsid w:val="00BB2842"/>
    <w:rsid w:val="00BB3C0B"/>
    <w:rsid w:val="00BC0433"/>
    <w:rsid w:val="00BC3516"/>
    <w:rsid w:val="00BC68E0"/>
    <w:rsid w:val="00BD1B30"/>
    <w:rsid w:val="00BD383E"/>
    <w:rsid w:val="00BE377E"/>
    <w:rsid w:val="00BE584E"/>
    <w:rsid w:val="00BF4916"/>
    <w:rsid w:val="00BF760D"/>
    <w:rsid w:val="00C00628"/>
    <w:rsid w:val="00C03080"/>
    <w:rsid w:val="00C10811"/>
    <w:rsid w:val="00C24CC1"/>
    <w:rsid w:val="00C26E9A"/>
    <w:rsid w:val="00C27D59"/>
    <w:rsid w:val="00C3199F"/>
    <w:rsid w:val="00C31E5E"/>
    <w:rsid w:val="00C33BE3"/>
    <w:rsid w:val="00C34AE0"/>
    <w:rsid w:val="00C35E23"/>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7016"/>
    <w:rsid w:val="00C90BF6"/>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298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71CF"/>
    <w:rsid w:val="00DC226B"/>
    <w:rsid w:val="00DC2EEF"/>
    <w:rsid w:val="00DC6E4F"/>
    <w:rsid w:val="00DC7609"/>
    <w:rsid w:val="00DD4116"/>
    <w:rsid w:val="00DE075D"/>
    <w:rsid w:val="00DE7AAC"/>
    <w:rsid w:val="00DF1489"/>
    <w:rsid w:val="00DF1DE4"/>
    <w:rsid w:val="00DF3DBE"/>
    <w:rsid w:val="00DF4692"/>
    <w:rsid w:val="00DF789B"/>
    <w:rsid w:val="00E01A4F"/>
    <w:rsid w:val="00E025F4"/>
    <w:rsid w:val="00E026F3"/>
    <w:rsid w:val="00E03189"/>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3466"/>
    <w:rsid w:val="00E6401D"/>
    <w:rsid w:val="00E64574"/>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6885"/>
    <w:rsid w:val="00EB6C6C"/>
    <w:rsid w:val="00EC147C"/>
    <w:rsid w:val="00EC3822"/>
    <w:rsid w:val="00EC546E"/>
    <w:rsid w:val="00ED7270"/>
    <w:rsid w:val="00ED73FD"/>
    <w:rsid w:val="00EE11F7"/>
    <w:rsid w:val="00EE29BC"/>
    <w:rsid w:val="00EE2FA4"/>
    <w:rsid w:val="00EE49D1"/>
    <w:rsid w:val="00EE4B7A"/>
    <w:rsid w:val="00EE7D88"/>
    <w:rsid w:val="00EF2BB9"/>
    <w:rsid w:val="00EF3383"/>
    <w:rsid w:val="00EF3503"/>
    <w:rsid w:val="00EF56DB"/>
    <w:rsid w:val="00EF746A"/>
    <w:rsid w:val="00EF7902"/>
    <w:rsid w:val="00F02A54"/>
    <w:rsid w:val="00F02B71"/>
    <w:rsid w:val="00F04FE2"/>
    <w:rsid w:val="00F15C2E"/>
    <w:rsid w:val="00F16BA2"/>
    <w:rsid w:val="00F1726D"/>
    <w:rsid w:val="00F1783F"/>
    <w:rsid w:val="00F259E5"/>
    <w:rsid w:val="00F26CB6"/>
    <w:rsid w:val="00F31359"/>
    <w:rsid w:val="00F3359D"/>
    <w:rsid w:val="00F4081B"/>
    <w:rsid w:val="00F433C4"/>
    <w:rsid w:val="00F4396F"/>
    <w:rsid w:val="00F44A76"/>
    <w:rsid w:val="00F47BAF"/>
    <w:rsid w:val="00F5060C"/>
    <w:rsid w:val="00F51274"/>
    <w:rsid w:val="00F519B8"/>
    <w:rsid w:val="00F51D84"/>
    <w:rsid w:val="00F54097"/>
    <w:rsid w:val="00F54157"/>
    <w:rsid w:val="00F62832"/>
    <w:rsid w:val="00F62CB0"/>
    <w:rsid w:val="00F64C72"/>
    <w:rsid w:val="00F6507C"/>
    <w:rsid w:val="00F7214D"/>
    <w:rsid w:val="00F74197"/>
    <w:rsid w:val="00F75B4D"/>
    <w:rsid w:val="00F91B34"/>
    <w:rsid w:val="00F940B6"/>
    <w:rsid w:val="00F9526F"/>
    <w:rsid w:val="00FA030C"/>
    <w:rsid w:val="00FA0609"/>
    <w:rsid w:val="00FA2334"/>
    <w:rsid w:val="00FA7497"/>
    <w:rsid w:val="00FB23E9"/>
    <w:rsid w:val="00FB60E3"/>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semiHidden/>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D77AD-D686-C64B-B65A-C981542FC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37</Pages>
  <Words>10990</Words>
  <Characters>62645</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792</cp:revision>
  <dcterms:created xsi:type="dcterms:W3CDTF">2019-08-01T09:54:00Z</dcterms:created>
  <dcterms:modified xsi:type="dcterms:W3CDTF">2019-08-1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